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C7270" w:rsidRPr="00F1536E" w:rsidRDefault="00DC30AD" w:rsidP="00CC7270">
      <w:pPr>
        <w:spacing w:line="480" w:lineRule="auto"/>
        <w:jc w:val="both"/>
        <w:rPr>
          <w:color w:val="000000"/>
        </w:rPr>
      </w:pPr>
      <w:r>
        <w:rPr>
          <w:color w:val="000000"/>
        </w:rPr>
        <w:t xml:space="preserve">Supplementary </w:t>
      </w:r>
      <w:r w:rsidR="00B9318D">
        <w:rPr>
          <w:color w:val="000000"/>
        </w:rPr>
        <w:t xml:space="preserve">Table </w:t>
      </w:r>
      <w:bookmarkStart w:id="0" w:name="_GoBack"/>
      <w:bookmarkEnd w:id="0"/>
      <w:r>
        <w:rPr>
          <w:color w:val="000000"/>
        </w:rPr>
        <w:t>2</w:t>
      </w:r>
      <w:r w:rsidR="00CC7270" w:rsidRPr="00F1536E">
        <w:rPr>
          <w:color w:val="000000"/>
        </w:rPr>
        <w:t xml:space="preserve">: </w:t>
      </w:r>
      <w:r w:rsidR="00952005">
        <w:rPr>
          <w:color w:val="000000"/>
        </w:rPr>
        <w:t>The list of SNVs (</w:t>
      </w:r>
      <w:r w:rsidR="00952005" w:rsidRPr="00F1536E">
        <w:t>Synergistic partner/proxy SNVs</w:t>
      </w:r>
      <w:r w:rsidR="00952005">
        <w:t>) in LD</w:t>
      </w:r>
      <w:r w:rsidR="00952005" w:rsidRPr="00F1536E">
        <w:t xml:space="preserve"> to </w:t>
      </w:r>
      <w:r w:rsidR="00952005" w:rsidRPr="00F1536E">
        <w:rPr>
          <w:color w:val="000000"/>
        </w:rPr>
        <w:t>rs6871536</w:t>
      </w:r>
      <w:r w:rsidR="00952005">
        <w:rPr>
          <w:color w:val="000000"/>
        </w:rPr>
        <w:t xml:space="preserve"> in </w:t>
      </w:r>
      <w:r w:rsidR="00952005" w:rsidRPr="007B179A">
        <w:t xml:space="preserve">Punjabi </w:t>
      </w:r>
      <w:r w:rsidR="00952005">
        <w:t>p</w:t>
      </w:r>
      <w:r w:rsidR="00952005" w:rsidRPr="007B179A">
        <w:t>opulation of Lahore, Pakistan (1000GENOMES:phase_3:PJL)</w:t>
      </w:r>
      <w:r w:rsidR="00952005">
        <w:t>.</w:t>
      </w:r>
      <w:r w:rsidR="00566927">
        <w:rPr>
          <w:color w:val="000000"/>
        </w:rPr>
        <w:t xml:space="preserve"> </w:t>
      </w:r>
    </w:p>
    <w:tbl>
      <w:tblPr>
        <w:tblStyle w:val="TableGrid"/>
        <w:tblW w:w="5182" w:type="pct"/>
        <w:tblLayout w:type="fixed"/>
        <w:tblLook w:val="04A0" w:firstRow="1" w:lastRow="0" w:firstColumn="1" w:lastColumn="0" w:noHBand="0" w:noVBand="1"/>
      </w:tblPr>
      <w:tblGrid>
        <w:gridCol w:w="606"/>
        <w:gridCol w:w="1253"/>
        <w:gridCol w:w="1506"/>
        <w:gridCol w:w="1050"/>
        <w:gridCol w:w="1124"/>
        <w:gridCol w:w="992"/>
        <w:gridCol w:w="3159"/>
      </w:tblGrid>
      <w:tr w:rsidR="00CC7270" w:rsidRPr="00902F9C" w:rsidTr="002F7310">
        <w:trPr>
          <w:trHeight w:val="552"/>
        </w:trPr>
        <w:tc>
          <w:tcPr>
            <w:tcW w:w="312" w:type="pct"/>
            <w:vMerge w:val="restar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Sr.</w:t>
            </w:r>
          </w:p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no.</w:t>
            </w:r>
          </w:p>
        </w:tc>
        <w:tc>
          <w:tcPr>
            <w:tcW w:w="646" w:type="pct"/>
            <w:vMerge w:val="restar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 xml:space="preserve">Chr. Position </w:t>
            </w:r>
          </w:p>
        </w:tc>
        <w:tc>
          <w:tcPr>
            <w:tcW w:w="777" w:type="pct"/>
            <w:vMerge w:val="restar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SNP ID</w:t>
            </w:r>
          </w:p>
        </w:tc>
        <w:tc>
          <w:tcPr>
            <w:tcW w:w="542" w:type="pct"/>
            <w:vMerge w:val="restar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  <w:vertAlign w:val="superscript"/>
              </w:rPr>
            </w:pPr>
            <w:r w:rsidRPr="00902F9C">
              <w:rPr>
                <w:b/>
                <w:bCs/>
                <w:sz w:val="16"/>
                <w:szCs w:val="16"/>
              </w:rPr>
              <w:t>LD in “PJL”</w:t>
            </w:r>
          </w:p>
        </w:tc>
        <w:tc>
          <w:tcPr>
            <w:tcW w:w="580" w:type="pct"/>
            <w:vMerge w:val="restar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bCs/>
                <w:sz w:val="16"/>
                <w:szCs w:val="16"/>
              </w:rPr>
              <w:t>Sequence Consequence</w:t>
            </w:r>
          </w:p>
        </w:tc>
        <w:tc>
          <w:tcPr>
            <w:tcW w:w="512" w:type="pct"/>
            <w:vMerge w:val="restar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Motifs Changed</w:t>
            </w:r>
          </w:p>
        </w:tc>
        <w:tc>
          <w:tcPr>
            <w:tcW w:w="1630" w:type="pct"/>
            <w:vMerge w:val="restar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Function of motifs</w:t>
            </w:r>
          </w:p>
        </w:tc>
      </w:tr>
      <w:tr w:rsidR="00CC7270" w:rsidRPr="00902F9C" w:rsidTr="007933CB">
        <w:trPr>
          <w:trHeight w:val="368"/>
        </w:trPr>
        <w:tc>
          <w:tcPr>
            <w:tcW w:w="312" w:type="pct"/>
            <w:vMerge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646" w:type="pct"/>
            <w:vMerge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777" w:type="pct"/>
            <w:vMerge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542" w:type="pct"/>
            <w:vMerge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580" w:type="pct"/>
            <w:vMerge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512" w:type="pct"/>
            <w:vMerge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1630" w:type="pct"/>
            <w:vMerge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1.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25375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6873732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 xml:space="preserve">E2F, </w:t>
            </w:r>
          </w:p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</w:p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 xml:space="preserve">Egr-1, </w:t>
            </w:r>
          </w:p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Mtf1, YY1</w:t>
            </w:r>
          </w:p>
        </w:tc>
        <w:tc>
          <w:tcPr>
            <w:tcW w:w="163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E2F [</w:t>
            </w:r>
            <w:r w:rsidRPr="00902F9C">
              <w:rPr>
                <w:sz w:val="16"/>
                <w:szCs w:val="16"/>
              </w:rPr>
              <w:t xml:space="preserve">inflammation and immune regulation] </w:t>
            </w:r>
            <w:hyperlink w:anchor="_ENREF_1" w:tooltip="Zhang, 2018 #132" w:history="1">
              <w:r w:rsidR="007933CB" w:rsidRPr="00902F9C">
                <w:rPr>
                  <w:sz w:val="16"/>
                  <w:szCs w:val="16"/>
                </w:rPr>
                <w:fldChar w:fldCharType="begin"/>
              </w:r>
              <w:r w:rsidR="007933CB">
                <w:rPr>
                  <w:sz w:val="16"/>
                  <w:szCs w:val="16"/>
                </w:rPr>
                <w:instrText xml:space="preserve"> ADDIN EN.CITE &lt;EndNote&gt;&lt;Cite&gt;&lt;Author&gt;Zhang&lt;/Author&gt;&lt;Year&gt;2018&lt;/Year&gt;&lt;RecNum&gt;132&lt;/RecNum&gt;&lt;DisplayText&gt;&lt;style face="superscript"&gt;1&lt;/style&gt;&lt;/DisplayText&gt;&lt;record&gt;&lt;rec-number&gt;132&lt;/rec-number&gt;&lt;foreign-keys&gt;&lt;key app="EN" db-id="pwrtxsts4esa2cepeftvwr2l2xws9rve9ew5" timestamp="1613967233"&gt;132&lt;/key&gt;&lt;/foreign-keys&gt;&lt;ref-type name="Journal Article"&gt;17&lt;/ref-type&gt;&lt;contributors&gt;&lt;authors&gt;&lt;author&gt;Zhang, Rui&lt;/author&gt;&lt;author&gt;Wang, Lin&lt;/author&gt;&lt;author&gt;Pan, Ji-hong&lt;/author&gt;&lt;author&gt;Han, Jinxiang&lt;/author&gt;&lt;/authors&gt;&lt;/contributors&gt;&lt;titles&gt;&lt;title&gt;A critical role of E2F transcription factor 2 in proinflammatory cytokines-dependent proliferation and invasiveness of fibroblast-like synoviocytes in rheumatoid Arthritis&lt;/title&gt;&lt;secondary-title&gt;Scientific Reports&lt;/secondary-title&gt;&lt;/titles&gt;&lt;periodical&gt;&lt;full-title&gt;Scientific Reports&lt;/full-title&gt;&lt;/periodical&gt;&lt;pages&gt;2623&lt;/pages&gt;&lt;volume&gt;8&lt;/volume&gt;&lt;number&gt;1&lt;/number&gt;&lt;dates&gt;&lt;year&gt;2018&lt;/year&gt;&lt;pub-dates&gt;&lt;date&gt;2018/02/08&lt;/date&gt;&lt;/pub-dates&gt;&lt;/dates&gt;&lt;isbn&gt;2045-2322&lt;/isbn&gt;&lt;urls&gt;&lt;related-urls&gt;&lt;url&gt;https://doi.org/10.1038/s41598-018-20782-7&lt;/url&gt;&lt;/related-urls&gt;&lt;/urls&gt;&lt;electronic-resource-num&gt;10.1038/s41598-018-20782-7&lt;/electronic-resource-num&gt;&lt;/record&gt;&lt;/Cite&gt;&lt;/EndNote&gt;</w:instrText>
              </w:r>
              <w:r w:rsidR="007933CB" w:rsidRPr="00902F9C">
                <w:rPr>
                  <w:sz w:val="16"/>
                  <w:szCs w:val="16"/>
                </w:rPr>
                <w:fldChar w:fldCharType="separate"/>
              </w:r>
              <w:r w:rsidR="007933CB" w:rsidRPr="007933CB">
                <w:rPr>
                  <w:noProof/>
                  <w:sz w:val="16"/>
                  <w:szCs w:val="16"/>
                  <w:vertAlign w:val="superscript"/>
                </w:rPr>
                <w:t>1</w:t>
              </w:r>
              <w:r w:rsidR="007933CB" w:rsidRPr="00902F9C">
                <w:rPr>
                  <w:sz w:val="16"/>
                  <w:szCs w:val="16"/>
                </w:rPr>
                <w:fldChar w:fldCharType="end"/>
              </w:r>
            </w:hyperlink>
          </w:p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Egr [</w:t>
            </w:r>
            <w:r w:rsidRPr="00902F9C">
              <w:rPr>
                <w:sz w:val="16"/>
                <w:szCs w:val="16"/>
              </w:rPr>
              <w:t xml:space="preserve">anti-inflammatory and immune regulators] </w:t>
            </w:r>
            <w:hyperlink w:anchor="_ENREF_2" w:tooltip="Taefehshokr, 2017 #133" w:history="1">
              <w:r w:rsidR="007933CB" w:rsidRPr="00902F9C">
                <w:rPr>
                  <w:sz w:val="16"/>
                  <w:szCs w:val="16"/>
                </w:rPr>
                <w:fldChar w:fldCharType="begin"/>
              </w:r>
              <w:r w:rsidR="007933CB">
                <w:rPr>
                  <w:sz w:val="16"/>
                  <w:szCs w:val="16"/>
                </w:rPr>
                <w:instrText xml:space="preserve"> ADDIN EN.CITE &lt;EndNote&gt;&lt;Cite&gt;&lt;Author&gt;Taefehshokr&lt;/Author&gt;&lt;Year&gt;2017&lt;/Year&gt;&lt;RecNum&gt;133&lt;/RecNum&gt;&lt;DisplayText&gt;&lt;style face="superscript"&gt;2&lt;/style&gt;&lt;/DisplayText&gt;&lt;record&gt;&lt;rec-number&gt;133&lt;/rec-number&gt;&lt;foreign-keys&gt;&lt;key app="EN" db-id="pwrtxsts4esa2cepeftvwr2l2xws9rve9ew5" timestamp="1613967233"&gt;133&lt;/key&gt;&lt;/foreign-keys&gt;&lt;ref-type name="Journal Article"&gt;17&lt;/ref-type&gt;&lt;contributors&gt;&lt;authors&gt;&lt;author&gt;Taefehshokr, Sina&lt;/author&gt;&lt;author&gt;Key, Yashar Azari&lt;/author&gt;&lt;author&gt;Khakpour, Mansour&lt;/author&gt;&lt;author&gt;Dadebighlu, Pourya&lt;/author&gt;&lt;author&gt;Oveisi, Amin&lt;/author&gt;&lt;/authors&gt;&lt;/contributors&gt;&lt;titles&gt;&lt;title&gt;Early growth response 2 and Egr3 are unique regulators in immune system&lt;/title&gt;&lt;secondary-title&gt;Central-European journal of immunology&lt;/secondary-title&gt;&lt;alt-title&gt;Cent Eur J Immunol&lt;/alt-title&gt;&lt;/titles&gt;&lt;periodical&gt;&lt;full-title&gt;Central-European journal of immunology&lt;/full-title&gt;&lt;abbr-1&gt;Cent Eur J Immunol&lt;/abbr-1&gt;&lt;/periodical&gt;&lt;alt-periodical&gt;&lt;full-title&gt;Central-European journal of immunology&lt;/full-title&gt;&lt;abbr-1&gt;Cent Eur J Immunol&lt;/abbr-1&gt;&lt;/alt-periodical&gt;&lt;pages&gt;205-209&lt;/pages&gt;&lt;volume&gt;42&lt;/volume&gt;&lt;number&gt;2&lt;/number&gt;&lt;edition&gt;2017/08/08&lt;/edition&gt;&lt;keywords&gt;&lt;keyword&gt;anergy&lt;/keyword&gt;&lt;keyword&gt;autoimmune diseases&lt;/keyword&gt;&lt;keyword&gt;early growth response&lt;/keyword&gt;&lt;keyword&gt;immune system&lt;/keyword&gt;&lt;keyword&gt;regulator&lt;/keyword&gt;&lt;/keywords&gt;&lt;dates&gt;&lt;year&gt;2017&lt;/year&gt;&lt;/dates&gt;&lt;publisher&gt;Polish Society of Experimental and Clinical Immunology&lt;/publisher&gt;&lt;isbn&gt;1426-3912&amp;#xD;1644-4124&lt;/isbn&gt;&lt;accession-num&gt;28860938&lt;/accession-num&gt;&lt;urls&gt;&lt;related-urls&gt;&lt;url&gt;https://www.ncbi.nlm.nih.gov/pubmed/28860938&lt;/url&gt;&lt;url&gt;https://www.ncbi.nlm.nih.gov/pmc/articles/PMC5573894/&lt;/url&gt;&lt;/related-urls&gt;&lt;/urls&gt;&lt;electronic-resource-num&gt;10.5114/ceji.2017.69363&lt;/electronic-resource-num&gt;&lt;remote-database-name&gt;PubMed&lt;/remote-database-name&gt;&lt;language&gt;eng&lt;/language&gt;&lt;/record&gt;&lt;/Cite&gt;&lt;/EndNote&gt;</w:instrText>
              </w:r>
              <w:r w:rsidR="007933CB" w:rsidRPr="00902F9C">
                <w:rPr>
                  <w:sz w:val="16"/>
                  <w:szCs w:val="16"/>
                </w:rPr>
                <w:fldChar w:fldCharType="separate"/>
              </w:r>
              <w:r w:rsidR="007933CB" w:rsidRPr="007933CB">
                <w:rPr>
                  <w:noProof/>
                  <w:sz w:val="16"/>
                  <w:szCs w:val="16"/>
                  <w:vertAlign w:val="superscript"/>
                </w:rPr>
                <w:t>2</w:t>
              </w:r>
              <w:r w:rsidR="007933CB" w:rsidRPr="00902F9C">
                <w:rPr>
                  <w:sz w:val="16"/>
                  <w:szCs w:val="16"/>
                </w:rPr>
                <w:fldChar w:fldCharType="end"/>
              </w:r>
            </w:hyperlink>
          </w:p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2.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25457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6874184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902F9C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N/A</w:t>
            </w:r>
          </w:p>
        </w:tc>
        <w:tc>
          <w:tcPr>
            <w:tcW w:w="163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N/A</w:t>
            </w:r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3.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26157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62383757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902F9C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Zfp161</w:t>
            </w:r>
          </w:p>
        </w:tc>
        <w:tc>
          <w:tcPr>
            <w:tcW w:w="1630" w:type="pct"/>
          </w:tcPr>
          <w:p w:rsidR="00CC7270" w:rsidRPr="00902F9C" w:rsidRDefault="00CC7270" w:rsidP="007933CB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 xml:space="preserve">Zfp </w:t>
            </w:r>
            <w:r w:rsidRPr="00902F9C">
              <w:rPr>
                <w:sz w:val="16"/>
                <w:szCs w:val="16"/>
              </w:rPr>
              <w:t xml:space="preserve">[inflammation] </w:t>
            </w:r>
            <w:hyperlink w:anchor="_ENREF_3" w:tooltip="Jin, 2012 #114" w:history="1">
              <w:r w:rsidR="007933CB" w:rsidRPr="00902F9C">
                <w:rPr>
                  <w:sz w:val="16"/>
                  <w:szCs w:val="16"/>
                </w:rPr>
                <w:fldChar w:fldCharType="begin">
                  <w:fldData xml:space="preserve">PEVuZE5vdGU+PENpdGU+PEF1dGhvcj5KaW48L0F1dGhvcj48WWVhcj4yMDEyPC9ZZWFyPjxSZWNO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</w:fldData>
                </w:fldChar>
              </w:r>
              <w:r w:rsidR="007933CB">
                <w:rPr>
                  <w:sz w:val="16"/>
                  <w:szCs w:val="16"/>
                </w:rPr>
                <w:instrText xml:space="preserve"> ADDIN EN.CITE </w:instrText>
              </w:r>
              <w:r w:rsidR="007933CB">
                <w:rPr>
                  <w:sz w:val="16"/>
                  <w:szCs w:val="16"/>
                </w:rPr>
                <w:fldChar w:fldCharType="begin">
                  <w:fldData xml:space="preserve">PEVuZE5vdGU+PENpdGU+PEF1dGhvcj5KaW48L0F1dGhvcj48WWVhcj4yMDEyPC9ZZWFyPjxSZWNO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</w:fldData>
                </w:fldChar>
              </w:r>
              <w:r w:rsidR="007933CB">
                <w:rPr>
                  <w:sz w:val="16"/>
                  <w:szCs w:val="16"/>
                </w:rPr>
                <w:instrText xml:space="preserve"> ADDIN EN.CITE.DATA </w:instrText>
              </w:r>
              <w:r w:rsidR="007933CB">
                <w:rPr>
                  <w:sz w:val="16"/>
                  <w:szCs w:val="16"/>
                </w:rPr>
              </w:r>
              <w:r w:rsidR="007933CB">
                <w:rPr>
                  <w:sz w:val="16"/>
                  <w:szCs w:val="16"/>
                </w:rPr>
                <w:fldChar w:fldCharType="end"/>
              </w:r>
              <w:r w:rsidR="007933CB" w:rsidRPr="00902F9C">
                <w:rPr>
                  <w:sz w:val="16"/>
                  <w:szCs w:val="16"/>
                </w:rPr>
              </w:r>
              <w:r w:rsidR="007933CB" w:rsidRPr="00902F9C">
                <w:rPr>
                  <w:sz w:val="16"/>
                  <w:szCs w:val="16"/>
                </w:rPr>
                <w:fldChar w:fldCharType="separate"/>
              </w:r>
              <w:r w:rsidR="007933CB" w:rsidRPr="007933CB">
                <w:rPr>
                  <w:noProof/>
                  <w:sz w:val="16"/>
                  <w:szCs w:val="16"/>
                  <w:vertAlign w:val="superscript"/>
                </w:rPr>
                <w:t>3</w:t>
              </w:r>
              <w:r w:rsidR="007933CB" w:rsidRPr="00902F9C">
                <w:rPr>
                  <w:sz w:val="16"/>
                  <w:szCs w:val="16"/>
                </w:rPr>
                <w:fldChar w:fldCharType="end"/>
              </w:r>
            </w:hyperlink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4.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tabs>
                <w:tab w:val="left" w:pos="1215"/>
              </w:tabs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26278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62383758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902F9C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Hoxb3</w:t>
            </w:r>
          </w:p>
        </w:tc>
        <w:tc>
          <w:tcPr>
            <w:tcW w:w="163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-</w:t>
            </w:r>
          </w:p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5.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29417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3798135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902F9C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NRSF,TFIIA</w:t>
            </w:r>
          </w:p>
        </w:tc>
        <w:tc>
          <w:tcPr>
            <w:tcW w:w="163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-</w:t>
            </w:r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6.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29487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3798134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902F9C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-</w:t>
            </w:r>
          </w:p>
        </w:tc>
        <w:tc>
          <w:tcPr>
            <w:tcW w:w="163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-</w:t>
            </w:r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7.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29914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56183820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902F9C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CEBPB</w:t>
            </w:r>
          </w:p>
        </w:tc>
        <w:tc>
          <w:tcPr>
            <w:tcW w:w="163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-</w:t>
            </w:r>
          </w:p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8.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31281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6873897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902F9C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REB-1</w:t>
            </w:r>
          </w:p>
        </w:tc>
        <w:tc>
          <w:tcPr>
            <w:tcW w:w="1630" w:type="pct"/>
          </w:tcPr>
          <w:p w:rsidR="00CC7270" w:rsidRPr="00902F9C" w:rsidRDefault="00CC7270" w:rsidP="007933CB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RREB-1 [</w:t>
            </w:r>
            <w:r w:rsidRPr="00902F9C">
              <w:rPr>
                <w:sz w:val="16"/>
                <w:szCs w:val="16"/>
              </w:rPr>
              <w:t xml:space="preserve">transcriptional repressor of HLA-G] </w:t>
            </w:r>
            <w:hyperlink w:anchor="_ENREF_4" w:tooltip="Flajollet, 2009 #139" w:history="1">
              <w:r w:rsidR="007933CB" w:rsidRPr="00902F9C">
                <w:rPr>
                  <w:sz w:val="16"/>
                  <w:szCs w:val="16"/>
                </w:rPr>
                <w:fldChar w:fldCharType="begin">
                  <w:fldData xml:space="preserve">PEVuZE5vdGU+PENpdGU+PEF1dGhvcj5GbGFqb2xsZXQ8L0F1dGhvcj48WWVhcj4yMDA5PC9ZZWFy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</w:fldData>
                </w:fldChar>
              </w:r>
              <w:r w:rsidR="007933CB">
                <w:rPr>
                  <w:sz w:val="16"/>
                  <w:szCs w:val="16"/>
                </w:rPr>
                <w:instrText xml:space="preserve"> ADDIN EN.CITE </w:instrText>
              </w:r>
              <w:r w:rsidR="007933CB">
                <w:rPr>
                  <w:sz w:val="16"/>
                  <w:szCs w:val="16"/>
                </w:rPr>
                <w:fldChar w:fldCharType="begin">
                  <w:fldData xml:space="preserve">PEVuZE5vdGU+PENpdGU+PEF1dGhvcj5GbGFqb2xsZXQ8L0F1dGhvcj48WWVhcj4yMDA5PC9ZZWFy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</w:fldData>
                </w:fldChar>
              </w:r>
              <w:r w:rsidR="007933CB">
                <w:rPr>
                  <w:sz w:val="16"/>
                  <w:szCs w:val="16"/>
                </w:rPr>
                <w:instrText xml:space="preserve"> ADDIN EN.CITE.DATA </w:instrText>
              </w:r>
              <w:r w:rsidR="007933CB">
                <w:rPr>
                  <w:sz w:val="16"/>
                  <w:szCs w:val="16"/>
                </w:rPr>
              </w:r>
              <w:r w:rsidR="007933CB">
                <w:rPr>
                  <w:sz w:val="16"/>
                  <w:szCs w:val="16"/>
                </w:rPr>
                <w:fldChar w:fldCharType="end"/>
              </w:r>
              <w:r w:rsidR="007933CB" w:rsidRPr="00902F9C">
                <w:rPr>
                  <w:sz w:val="16"/>
                  <w:szCs w:val="16"/>
                </w:rPr>
              </w:r>
              <w:r w:rsidR="007933CB" w:rsidRPr="00902F9C">
                <w:rPr>
                  <w:sz w:val="16"/>
                  <w:szCs w:val="16"/>
                </w:rPr>
                <w:fldChar w:fldCharType="separate"/>
              </w:r>
              <w:r w:rsidR="007933CB" w:rsidRPr="007933CB">
                <w:rPr>
                  <w:noProof/>
                  <w:sz w:val="16"/>
                  <w:szCs w:val="16"/>
                  <w:vertAlign w:val="superscript"/>
                </w:rPr>
                <w:t>4</w:t>
              </w:r>
              <w:r w:rsidR="007933CB" w:rsidRPr="00902F9C">
                <w:rPr>
                  <w:sz w:val="16"/>
                  <w:szCs w:val="16"/>
                </w:rPr>
                <w:fldChar w:fldCharType="end"/>
              </w:r>
            </w:hyperlink>
            <w:r w:rsidRPr="00902F9C">
              <w:rPr>
                <w:sz w:val="16"/>
                <w:szCs w:val="16"/>
              </w:rPr>
              <w:t>)</w:t>
            </w:r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9.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31296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12332204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902F9C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Mef2,</w:t>
            </w:r>
          </w:p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 xml:space="preserve">Fox, </w:t>
            </w:r>
          </w:p>
        </w:tc>
        <w:tc>
          <w:tcPr>
            <w:tcW w:w="1630" w:type="pct"/>
          </w:tcPr>
          <w:p w:rsidR="00CC7270" w:rsidRPr="00902F9C" w:rsidRDefault="00CC7270" w:rsidP="007933CB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Mef2 [</w:t>
            </w:r>
            <w:r w:rsidRPr="00902F9C">
              <w:rPr>
                <w:sz w:val="16"/>
                <w:szCs w:val="16"/>
              </w:rPr>
              <w:t xml:space="preserve">inflammation and immune regulation] </w:t>
            </w:r>
            <w:hyperlink w:anchor="_ENREF_5" w:tooltip="Chen, 2017 #140" w:history="1">
              <w:r w:rsidR="007933CB" w:rsidRPr="00902F9C">
                <w:rPr>
                  <w:sz w:val="16"/>
                  <w:szCs w:val="16"/>
                </w:rPr>
                <w:fldChar w:fldCharType="begin"/>
              </w:r>
              <w:r w:rsidR="007933CB">
                <w:rPr>
                  <w:sz w:val="16"/>
                  <w:szCs w:val="16"/>
                </w:rPr>
                <w:instrText xml:space="preserve"> ADDIN EN.CITE &lt;EndNote&gt;&lt;Cite&gt;&lt;Author&gt;Chen&lt;/Author&gt;&lt;Year&gt;2017&lt;/Year&gt;&lt;RecNum&gt;140&lt;/RecNum&gt;&lt;DisplayText&gt;&lt;style face="superscript"&gt;5&lt;/style&gt;&lt;/DisplayText&gt;&lt;record&gt;&lt;rec-number&gt;140&lt;/rec-number&gt;&lt;foreign-keys&gt;&lt;key app="EN" db-id="pwrtxsts4esa2cepeftvwr2l2xws9rve9ew5" timestamp="1613967234"&gt;140&lt;/key&gt;&lt;/foreign-keys&gt;&lt;ref-type name="Journal Article"&gt;17&lt;/ref-type&gt;&lt;contributors&gt;&lt;authors&gt;&lt;author&gt;Chen, Xiao&lt;/author&gt;&lt;author&gt;Gao, Bing&lt;/author&gt;&lt;author&gt;Ponnusamy, Murugavel&lt;/author&gt;&lt;author&gt;Lin, Zhijuan&lt;/author&gt;&lt;author&gt;Liu, Jia&lt;/author&gt;&lt;/authors&gt;&lt;/contributors&gt;&lt;titles&gt;&lt;title&gt;MEF2 signaling and human diseases&lt;/title&gt;&lt;secondary-title&gt;Oncotarget&lt;/secondary-title&gt;&lt;short-title&gt;MEF2 signaling and human diseases&lt;/short-title&gt;&lt;/titles&gt;&lt;periodical&gt;&lt;full-title&gt;Oncotarget&lt;/full-title&gt;&lt;/periodical&gt;&lt;volume&gt;8&lt;/volume&gt;&lt;number&gt;67&lt;/number&gt;&lt;dates&gt;&lt;year&gt;2017&lt;/year&gt;&lt;/dates&gt;&lt;isbn&gt;1949-2553&lt;/isbn&gt;&lt;urls&gt;&lt;related-urls&gt;&lt;url&gt;http://legacy.oncotarget.com/index.php?journal=oncotarget&amp;amp;amp;page=article&amp;amp;amp;op=view&amp;amp;amp;path%5B%5D=22899&amp;amp;amp;path%5B%5D=72270&lt;/url&gt;&lt;/related-urls&gt;&lt;/urls&gt;&lt;/record&gt;&lt;/Cite&gt;&lt;/EndNote&gt;</w:instrText>
              </w:r>
              <w:r w:rsidR="007933CB" w:rsidRPr="00902F9C">
                <w:rPr>
                  <w:sz w:val="16"/>
                  <w:szCs w:val="16"/>
                </w:rPr>
                <w:fldChar w:fldCharType="separate"/>
              </w:r>
              <w:r w:rsidR="007933CB" w:rsidRPr="007933CB">
                <w:rPr>
                  <w:noProof/>
                  <w:sz w:val="16"/>
                  <w:szCs w:val="16"/>
                  <w:vertAlign w:val="superscript"/>
                </w:rPr>
                <w:t>5</w:t>
              </w:r>
              <w:r w:rsidR="007933CB" w:rsidRPr="00902F9C">
                <w:rPr>
                  <w:sz w:val="16"/>
                  <w:szCs w:val="16"/>
                </w:rPr>
                <w:fldChar w:fldCharType="end"/>
              </w:r>
            </w:hyperlink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10.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32917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6596087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902F9C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 xml:space="preserve">Evi-1, </w:t>
            </w:r>
          </w:p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FX5</w:t>
            </w:r>
          </w:p>
        </w:tc>
        <w:tc>
          <w:tcPr>
            <w:tcW w:w="1630" w:type="pct"/>
          </w:tcPr>
          <w:p w:rsidR="00CC7270" w:rsidRPr="00902F9C" w:rsidRDefault="00CC7270" w:rsidP="007933CB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 xml:space="preserve">Evi-1 </w:t>
            </w:r>
            <w:r w:rsidRPr="00902F9C">
              <w:rPr>
                <w:sz w:val="16"/>
                <w:szCs w:val="16"/>
              </w:rPr>
              <w:t xml:space="preserve">[regulate NF-κB-dependent inflammation] </w:t>
            </w:r>
            <w:hyperlink w:anchor="_ENREF_6" w:tooltip="Xu, 2012 #141" w:history="1">
              <w:r w:rsidR="007933CB" w:rsidRPr="00902F9C">
                <w:rPr>
                  <w:sz w:val="16"/>
                  <w:szCs w:val="16"/>
                </w:rPr>
                <w:fldChar w:fldCharType="begin">
                  <w:fldData xml:space="preserve">PEVuZE5vdGU+PENpdGU+PEF1dGhvcj5YdTwvQXV0aG9yPjxZZWFyPjIwMTI8L1llYXI+PFJlY051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</w:fldData>
                </w:fldChar>
              </w:r>
              <w:r w:rsidR="007933CB">
                <w:rPr>
                  <w:sz w:val="16"/>
                  <w:szCs w:val="16"/>
                </w:rPr>
                <w:instrText xml:space="preserve"> ADDIN EN.CITE </w:instrText>
              </w:r>
              <w:r w:rsidR="007933CB">
                <w:rPr>
                  <w:sz w:val="16"/>
                  <w:szCs w:val="16"/>
                </w:rPr>
                <w:fldChar w:fldCharType="begin">
                  <w:fldData xml:space="preserve">PEVuZE5vdGU+PENpdGU+PEF1dGhvcj5YdTwvQXV0aG9yPjxZZWFyPjIwMTI8L1llYXI+PFJlY051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</w:fldData>
                </w:fldChar>
              </w:r>
              <w:r w:rsidR="007933CB">
                <w:rPr>
                  <w:sz w:val="16"/>
                  <w:szCs w:val="16"/>
                </w:rPr>
                <w:instrText xml:space="preserve"> ADDIN EN.CITE.DATA </w:instrText>
              </w:r>
              <w:r w:rsidR="007933CB">
                <w:rPr>
                  <w:sz w:val="16"/>
                  <w:szCs w:val="16"/>
                </w:rPr>
              </w:r>
              <w:r w:rsidR="007933CB">
                <w:rPr>
                  <w:sz w:val="16"/>
                  <w:szCs w:val="16"/>
                </w:rPr>
                <w:fldChar w:fldCharType="end"/>
              </w:r>
              <w:r w:rsidR="007933CB" w:rsidRPr="00902F9C">
                <w:rPr>
                  <w:sz w:val="16"/>
                  <w:szCs w:val="16"/>
                </w:rPr>
              </w:r>
              <w:r w:rsidR="007933CB" w:rsidRPr="00902F9C">
                <w:rPr>
                  <w:sz w:val="16"/>
                  <w:szCs w:val="16"/>
                </w:rPr>
                <w:fldChar w:fldCharType="separate"/>
              </w:r>
              <w:r w:rsidR="007933CB" w:rsidRPr="007933CB">
                <w:rPr>
                  <w:noProof/>
                  <w:sz w:val="16"/>
                  <w:szCs w:val="16"/>
                  <w:vertAlign w:val="superscript"/>
                </w:rPr>
                <w:t>6</w:t>
              </w:r>
              <w:r w:rsidR="007933CB" w:rsidRPr="00902F9C">
                <w:rPr>
                  <w:sz w:val="16"/>
                  <w:szCs w:val="16"/>
                </w:rPr>
                <w:fldChar w:fldCharType="end"/>
              </w:r>
            </w:hyperlink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11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33253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6866095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902F9C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163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12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33587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10052993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902F9C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163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13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36210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12653750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902F9C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FXR</w:t>
            </w:r>
          </w:p>
        </w:tc>
        <w:tc>
          <w:tcPr>
            <w:tcW w:w="1630" w:type="pct"/>
          </w:tcPr>
          <w:p w:rsidR="00CC7270" w:rsidRPr="00902F9C" w:rsidRDefault="00CC7270" w:rsidP="007933CB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 xml:space="preserve">FXR </w:t>
            </w:r>
            <w:r w:rsidRPr="00902F9C">
              <w:rPr>
                <w:sz w:val="16"/>
                <w:szCs w:val="16"/>
              </w:rPr>
              <w:t xml:space="preserve">(immune regulation </w:t>
            </w:r>
            <w:hyperlink w:anchor="_ENREF_7" w:tooltip="Renga, 2013 #143" w:history="1">
              <w:r w:rsidR="007933CB" w:rsidRPr="00902F9C">
                <w:rPr>
                  <w:sz w:val="16"/>
                  <w:szCs w:val="16"/>
                </w:rPr>
                <w:fldChar w:fldCharType="begin">
                  <w:fldData xml:space="preserve">PEVuZE5vdGU+PENpdGU+PEF1dGhvcj5SZW5nYTwvQXV0aG9yPjxZZWFyPjIwMTM8L1llYXI+PFJl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</w:fldData>
                </w:fldChar>
              </w:r>
              <w:r w:rsidR="007933CB">
                <w:rPr>
                  <w:sz w:val="16"/>
                  <w:szCs w:val="16"/>
                </w:rPr>
                <w:instrText xml:space="preserve"> ADDIN EN.CITE </w:instrText>
              </w:r>
              <w:r w:rsidR="007933CB">
                <w:rPr>
                  <w:sz w:val="16"/>
                  <w:szCs w:val="16"/>
                </w:rPr>
                <w:fldChar w:fldCharType="begin">
                  <w:fldData xml:space="preserve">PEVuZE5vdGU+PENpdGU+PEF1dGhvcj5SZW5nYTwvQXV0aG9yPjxZZWFyPjIwMTM8L1llYXI+PFJl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</w:fldData>
                </w:fldChar>
              </w:r>
              <w:r w:rsidR="007933CB">
                <w:rPr>
                  <w:sz w:val="16"/>
                  <w:szCs w:val="16"/>
                </w:rPr>
                <w:instrText xml:space="preserve"> ADDIN EN.CITE.DATA </w:instrText>
              </w:r>
              <w:r w:rsidR="007933CB">
                <w:rPr>
                  <w:sz w:val="16"/>
                  <w:szCs w:val="16"/>
                </w:rPr>
              </w:r>
              <w:r w:rsidR="007933CB">
                <w:rPr>
                  <w:sz w:val="16"/>
                  <w:szCs w:val="16"/>
                </w:rPr>
                <w:fldChar w:fldCharType="end"/>
              </w:r>
              <w:r w:rsidR="007933CB" w:rsidRPr="00902F9C">
                <w:rPr>
                  <w:sz w:val="16"/>
                  <w:szCs w:val="16"/>
                </w:rPr>
              </w:r>
              <w:r w:rsidR="007933CB" w:rsidRPr="00902F9C">
                <w:rPr>
                  <w:sz w:val="16"/>
                  <w:szCs w:val="16"/>
                </w:rPr>
                <w:fldChar w:fldCharType="separate"/>
              </w:r>
              <w:r w:rsidR="007933CB" w:rsidRPr="007933CB">
                <w:rPr>
                  <w:noProof/>
                  <w:sz w:val="16"/>
                  <w:szCs w:val="16"/>
                  <w:vertAlign w:val="superscript"/>
                </w:rPr>
                <w:t>7</w:t>
              </w:r>
              <w:r w:rsidR="007933CB" w:rsidRPr="00902F9C">
                <w:rPr>
                  <w:sz w:val="16"/>
                  <w:szCs w:val="16"/>
                </w:rPr>
                <w:fldChar w:fldCharType="end"/>
              </w:r>
            </w:hyperlink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14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36566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2040703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902F9C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 xml:space="preserve">HDAC2, </w:t>
            </w:r>
          </w:p>
        </w:tc>
        <w:tc>
          <w:tcPr>
            <w:tcW w:w="1630" w:type="pct"/>
          </w:tcPr>
          <w:p w:rsidR="00CC7270" w:rsidRPr="00902F9C" w:rsidRDefault="00CC7270" w:rsidP="007933CB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 xml:space="preserve">HDAC2 </w:t>
            </w:r>
            <w:r w:rsidRPr="00902F9C">
              <w:rPr>
                <w:sz w:val="16"/>
                <w:szCs w:val="16"/>
              </w:rPr>
              <w:t xml:space="preserve">[regulation of inflammatory genes] </w:t>
            </w:r>
            <w:hyperlink w:anchor="_ENREF_8" w:tooltip="Fang, 2018 #144" w:history="1">
              <w:r w:rsidR="007933CB" w:rsidRPr="00902F9C">
                <w:rPr>
                  <w:sz w:val="16"/>
                  <w:szCs w:val="16"/>
                </w:rPr>
                <w:fldChar w:fldCharType="begin"/>
              </w:r>
              <w:r w:rsidR="007933CB">
                <w:rPr>
                  <w:sz w:val="16"/>
                  <w:szCs w:val="16"/>
                </w:rPr>
                <w:instrText xml:space="preserve"> ADDIN EN.CITE &lt;EndNote&gt;&lt;Cite&gt;&lt;Author&gt;Fang&lt;/Author&gt;&lt;Year&gt;2018&lt;/Year&gt;&lt;RecNum&gt;144&lt;/RecNum&gt;&lt;DisplayText&gt;&lt;style face="superscript"&gt;8&lt;/style&gt;&lt;/DisplayText&gt;&lt;record&gt;&lt;rec-number&gt;144&lt;/rec-number&gt;&lt;foreign-keys&gt;&lt;key app="EN" db-id="pwrtxsts4esa2cepeftvwr2l2xws9rve9ew5" timestamp="1613967235"&gt;144&lt;/key&gt;&lt;/foreign-keys&gt;&lt;ref-type name="Journal Article"&gt;17&lt;/ref-type&gt;&lt;contributors&gt;&lt;authors&gt;&lt;author&gt;Fang, Wen-Feng&lt;/author&gt;&lt;author&gt;Chen, Yu-Mu&lt;/author&gt;&lt;author&gt;Lin, Chiung-Yu&lt;/author&gt;&lt;author&gt;Huang, Hui-Lin&lt;/author&gt;&lt;author&gt;Yeh, Hua&lt;/author&gt;&lt;author&gt;Chang, Ya-Ting&lt;/author&gt;&lt;author&gt;Huang, Kuo-Tung&lt;/author&gt;&lt;author&gt;Lin, Meng-Chih&lt;/author&gt;&lt;/authors&gt;&lt;/contributors&gt;&lt;titles&gt;&lt;title&gt;Histone deacetylase 2 (HDAC2) attenuates lipopolysaccharide (LPS)-induced inflammation by regulating PAI-1 expression&lt;/title&gt;&lt;secondary-title&gt;Journal of Inflammation&lt;/secondary-title&gt;&lt;/titles&gt;&lt;periodical&gt;&lt;full-title&gt;Journal of Inflammation&lt;/full-title&gt;&lt;/periodical&gt;&lt;pages&gt;3&lt;/pages&gt;&lt;volume&gt;15&lt;/volume&gt;&lt;number&gt;1&lt;/number&gt;&lt;dates&gt;&lt;year&gt;2018&lt;/year&gt;&lt;pub-dates&gt;&lt;date&gt;2018/01/10&lt;/date&gt;&lt;/pub-dates&gt;&lt;/dates&gt;&lt;isbn&gt;1476-9255&lt;/isbn&gt;&lt;urls&gt;&lt;related-urls&gt;&lt;url&gt;https://doi.org/10.1186/s12950-018-0179-6&lt;/url&gt;&lt;/related-urls&gt;&lt;/urls&gt;&lt;electronic-resource-num&gt;10.1186/s12950-018-0179-6&lt;/electronic-resource-num&gt;&lt;/record&gt;&lt;/Cite&gt;&lt;/EndNote&gt;</w:instrText>
              </w:r>
              <w:r w:rsidR="007933CB" w:rsidRPr="00902F9C">
                <w:rPr>
                  <w:sz w:val="16"/>
                  <w:szCs w:val="16"/>
                </w:rPr>
                <w:fldChar w:fldCharType="separate"/>
              </w:r>
              <w:r w:rsidR="007933CB" w:rsidRPr="007933CB">
                <w:rPr>
                  <w:noProof/>
                  <w:sz w:val="16"/>
                  <w:szCs w:val="16"/>
                  <w:vertAlign w:val="superscript"/>
                </w:rPr>
                <w:t>8</w:t>
              </w:r>
              <w:r w:rsidR="007933CB" w:rsidRPr="00902F9C">
                <w:rPr>
                  <w:sz w:val="16"/>
                  <w:szCs w:val="16"/>
                </w:rPr>
                <w:fldChar w:fldCharType="end"/>
              </w:r>
            </w:hyperlink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15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37485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2040704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902F9C">
              <w:rPr>
                <w:color w:val="000000"/>
                <w:sz w:val="16"/>
                <w:szCs w:val="16"/>
              </w:rPr>
              <w:t>0.975</w:t>
            </w: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GATA</w:t>
            </w:r>
          </w:p>
        </w:tc>
        <w:tc>
          <w:tcPr>
            <w:tcW w:w="163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16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37513-132637522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11420290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902F9C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163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17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37530-132637541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377716981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902F9C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163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18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37690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6872131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902F9C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ZEB1</w:t>
            </w:r>
          </w:p>
        </w:tc>
        <w:tc>
          <w:tcPr>
            <w:tcW w:w="1630" w:type="pct"/>
          </w:tcPr>
          <w:p w:rsidR="00CC7270" w:rsidRPr="00902F9C" w:rsidRDefault="00CC7270" w:rsidP="007933CB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 xml:space="preserve">ZEB1 </w:t>
            </w:r>
            <w:r w:rsidRPr="00902F9C">
              <w:rPr>
                <w:sz w:val="16"/>
                <w:szCs w:val="16"/>
              </w:rPr>
              <w:t xml:space="preserve">[asthma] </w:t>
            </w:r>
            <w:hyperlink w:anchor="_ENREF_9" w:tooltip="Yang, 2017 #147" w:history="1">
              <w:r w:rsidR="007933CB" w:rsidRPr="00902F9C">
                <w:rPr>
                  <w:sz w:val="16"/>
                  <w:szCs w:val="16"/>
                </w:rPr>
                <w:fldChar w:fldCharType="begin"/>
              </w:r>
              <w:r w:rsidR="007933CB">
                <w:rPr>
                  <w:sz w:val="16"/>
                  <w:szCs w:val="16"/>
                </w:rPr>
                <w:instrText xml:space="preserve"> ADDIN EN.CITE &lt;EndNote&gt;&lt;Cite&gt;&lt;Author&gt;Yang&lt;/Author&gt;&lt;Year&gt;2017&lt;/Year&gt;&lt;RecNum&gt;147&lt;/RecNum&gt;&lt;DisplayText&gt;&lt;style face="superscript"&gt;9&lt;/style&gt;&lt;/DisplayText&gt;&lt;record&gt;&lt;rec-number&gt;147&lt;/rec-number&gt;&lt;foreign-keys&gt;&lt;key app="EN" db-id="pwrtxsts4esa2cepeftvwr2l2xws9rve9ew5" timestamp="1613967236"&gt;147&lt;/key&gt;&lt;/foreign-keys&gt;&lt;ref-type name="Book Section"&gt;5&lt;/ref-type&gt;&lt;contributors&gt;&lt;authors&gt;&lt;author&gt;Yang, J.&lt;/author&gt;&lt;author&gt;Tian, B.&lt;/author&gt;&lt;author&gt;Brasier, A. R.&lt;/author&gt;&lt;/authors&gt;&lt;secondary-authors&gt;&lt;author&gt;Donev, Rossen&lt;/author&gt;&lt;/secondary-authors&gt;&lt;/contributors&gt;&lt;titles&gt;&lt;title&gt;Chapter One - Targeting Chromatin Remodeling in Inflammation and Fibrosis&lt;/title&gt;&lt;secondary-title&gt;Advances in Protein Chemistry and Structural Biology&lt;/secondary-title&gt;&lt;/titles&gt;&lt;pages&gt;1-36&lt;/pages&gt;&lt;volume&gt;107&lt;/volume&gt;&lt;keywords&gt;&lt;keyword&gt;Bromodomain 4&lt;/keyword&gt;&lt;keyword&gt;Transcriptional elongation&lt;/keyword&gt;&lt;keyword&gt;Innate inflammation&lt;/keyword&gt;&lt;keyword&gt;Epithelial–mesenchymal transition&lt;/keyword&gt;&lt;/keywords&gt;&lt;dates&gt;&lt;year&gt;2017&lt;/year&gt;&lt;pub-dates&gt;&lt;date&gt;2017/01/01/&lt;/date&gt;&lt;/pub-dates&gt;&lt;/dates&gt;&lt;publisher&gt;Academic Press&lt;/publisher&gt;&lt;isbn&gt;1876-1623&lt;/isbn&gt;&lt;urls&gt;&lt;related-urls&gt;&lt;url&gt;http://www.sciencedirect.com/science/article/pii/S1876162316300578&lt;/url&gt;&lt;/related-urls&gt;&lt;/urls&gt;&lt;electronic-resource-num&gt;https://doi.org/10.1016/bs.apcsb.2016.11.001&lt;/electronic-resource-num&gt;&lt;/record&gt;&lt;/Cite&gt;&lt;/EndNote&gt;</w:instrText>
              </w:r>
              <w:r w:rsidR="007933CB" w:rsidRPr="00902F9C">
                <w:rPr>
                  <w:sz w:val="16"/>
                  <w:szCs w:val="16"/>
                </w:rPr>
                <w:fldChar w:fldCharType="separate"/>
              </w:r>
              <w:r w:rsidR="007933CB" w:rsidRPr="007933CB">
                <w:rPr>
                  <w:noProof/>
                  <w:sz w:val="16"/>
                  <w:szCs w:val="16"/>
                  <w:vertAlign w:val="superscript"/>
                </w:rPr>
                <w:t>9</w:t>
              </w:r>
              <w:r w:rsidR="007933CB" w:rsidRPr="00902F9C">
                <w:rPr>
                  <w:sz w:val="16"/>
                  <w:szCs w:val="16"/>
                </w:rPr>
                <w:fldChar w:fldCharType="end"/>
              </w:r>
            </w:hyperlink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lastRenderedPageBreak/>
              <w:t>19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37971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2074369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902F9C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163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20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38371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7737470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902F9C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Arid5a,Mef2</w:t>
            </w:r>
          </w:p>
        </w:tc>
        <w:tc>
          <w:tcPr>
            <w:tcW w:w="1630" w:type="pct"/>
          </w:tcPr>
          <w:p w:rsidR="00CC7270" w:rsidRPr="00902F9C" w:rsidRDefault="00CC7270" w:rsidP="007933CB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 xml:space="preserve">Arid5a </w:t>
            </w:r>
            <w:r w:rsidRPr="00902F9C">
              <w:rPr>
                <w:sz w:val="16"/>
                <w:szCs w:val="16"/>
              </w:rPr>
              <w:t xml:space="preserve">[asthma and inflammation] </w:t>
            </w:r>
            <w:hyperlink w:anchor="_ENREF_10" w:tooltip="Dubey, 2017 #148" w:history="1">
              <w:r w:rsidR="007933CB" w:rsidRPr="00902F9C">
                <w:rPr>
                  <w:sz w:val="16"/>
                  <w:szCs w:val="16"/>
                </w:rPr>
                <w:fldChar w:fldCharType="begin"/>
              </w:r>
              <w:r w:rsidR="007933CB">
                <w:rPr>
                  <w:sz w:val="16"/>
                  <w:szCs w:val="16"/>
                </w:rPr>
                <w:instrText xml:space="preserve"> ADDIN EN.CITE &lt;EndNote&gt;&lt;Cite&gt;&lt;Author&gt;Dubey&lt;/Author&gt;&lt;Year&gt;2017&lt;/Year&gt;&lt;RecNum&gt;148&lt;/RecNum&gt;&lt;DisplayText&gt;&lt;style face="superscript"&gt;10&lt;/style&gt;&lt;/DisplayText&gt;&lt;record&gt;&lt;rec-number&gt;148&lt;/rec-number&gt;&lt;foreign-keys&gt;&lt;key app="EN" db-id="pwrtxsts4esa2cepeftvwr2l2xws9rve9ew5" timestamp="1613967236"&gt;148&lt;/key&gt;&lt;/foreign-keys&gt;&lt;ref-type name="Journal Article"&gt;17&lt;/ref-type&gt;&lt;contributors&gt;&lt;authors&gt;&lt;author&gt;Dubey, Praveen Kumar&lt;/author&gt;&lt;author&gt;Masuda, Kazuya&lt;/author&gt;&lt;author&gt;Nyati, Kishan Kumar&lt;/author&gt;&lt;author&gt;-Uz Zaman, Mohammad Mahabub&lt;/author&gt;&lt;author&gt;Chalise, Jaya Prakash&lt;/author&gt;&lt;author&gt;Millrine, David&lt;/author&gt;&lt;author&gt;Kai, Wang&lt;/author&gt;&lt;author&gt;Ripley, Barry&lt;/author&gt;&lt;author&gt;Kishimoto, Tadamitsu&lt;/author&gt;&lt;/authors&gt;&lt;/contributors&gt;&lt;titles&gt;&lt;title&gt;Arid5a-deficient mice are highly resistant to bleomycin-induced lung injury&lt;/title&gt;&lt;secondary-title&gt;International Immunology&lt;/secondary-title&gt;&lt;/titles&gt;&lt;periodical&gt;&lt;full-title&gt;International Immunology&lt;/full-title&gt;&lt;/periodical&gt;&lt;pages&gt;79-85&lt;/pages&gt;&lt;volume&gt;29&lt;/volume&gt;&lt;number&gt;2&lt;/number&gt;&lt;dates&gt;&lt;year&gt;2017&lt;/year&gt;&lt;/dates&gt;&lt;isbn&gt;0953-8178&lt;/isbn&gt;&lt;urls&gt;&lt;related-urls&gt;&lt;url&gt;https://doi.org/10.1093/intimm/dxx004&lt;/url&gt;&lt;/related-urls&gt;&lt;/urls&gt;&lt;electronic-resource-num&gt;10.1093/intimm/dxx004&lt;/electronic-resource-num&gt;&lt;access-date&gt;1/27/2020&lt;/access-date&gt;&lt;/record&gt;&lt;/Cite&gt;&lt;/EndNote&gt;</w:instrText>
              </w:r>
              <w:r w:rsidR="007933CB" w:rsidRPr="00902F9C">
                <w:rPr>
                  <w:sz w:val="16"/>
                  <w:szCs w:val="16"/>
                </w:rPr>
                <w:fldChar w:fldCharType="separate"/>
              </w:r>
              <w:r w:rsidR="007933CB" w:rsidRPr="007933CB">
                <w:rPr>
                  <w:noProof/>
                  <w:sz w:val="16"/>
                  <w:szCs w:val="16"/>
                  <w:vertAlign w:val="superscript"/>
                </w:rPr>
                <w:t>10</w:t>
              </w:r>
              <w:r w:rsidR="007933CB" w:rsidRPr="00902F9C">
                <w:rPr>
                  <w:sz w:val="16"/>
                  <w:szCs w:val="16"/>
                </w:rPr>
                <w:fldChar w:fldCharType="end"/>
              </w:r>
            </w:hyperlink>
          </w:p>
        </w:tc>
      </w:tr>
      <w:tr w:rsidR="00CC7270" w:rsidRPr="00902F9C" w:rsidTr="002F7310">
        <w:trPr>
          <w:trHeight w:val="20"/>
        </w:trPr>
        <w:tc>
          <w:tcPr>
            <w:tcW w:w="3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21</w:t>
            </w:r>
          </w:p>
        </w:tc>
        <w:tc>
          <w:tcPr>
            <w:tcW w:w="646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5:132638486-132638488</w:t>
            </w:r>
          </w:p>
        </w:tc>
        <w:tc>
          <w:tcPr>
            <w:tcW w:w="777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rs11308531</w:t>
            </w:r>
          </w:p>
        </w:tc>
        <w:tc>
          <w:tcPr>
            <w:tcW w:w="542" w:type="pct"/>
            <w:vAlign w:val="bottom"/>
          </w:tcPr>
          <w:p w:rsidR="00CC7270" w:rsidRPr="00902F9C" w:rsidRDefault="00CC7270" w:rsidP="002F7310">
            <w:pPr>
              <w:spacing w:line="480" w:lineRule="auto"/>
              <w:jc w:val="both"/>
              <w:rPr>
                <w:color w:val="000000"/>
                <w:sz w:val="16"/>
                <w:szCs w:val="16"/>
              </w:rPr>
            </w:pPr>
            <w:r w:rsidRPr="00902F9C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580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Intron Variant</w:t>
            </w:r>
          </w:p>
        </w:tc>
        <w:tc>
          <w:tcPr>
            <w:tcW w:w="512" w:type="pct"/>
          </w:tcPr>
          <w:p w:rsidR="00CC7270" w:rsidRPr="00902F9C" w:rsidRDefault="00CC7270" w:rsidP="002F7310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902F9C">
              <w:rPr>
                <w:sz w:val="16"/>
                <w:szCs w:val="16"/>
              </w:rPr>
              <w:t>Myb, Myc</w:t>
            </w:r>
          </w:p>
        </w:tc>
        <w:tc>
          <w:tcPr>
            <w:tcW w:w="1630" w:type="pct"/>
          </w:tcPr>
          <w:p w:rsidR="00CC7270" w:rsidRPr="00902F9C" w:rsidRDefault="00CC7270" w:rsidP="007933CB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902F9C">
              <w:rPr>
                <w:b/>
                <w:sz w:val="16"/>
                <w:szCs w:val="16"/>
              </w:rPr>
              <w:t>Myb, Myc (</w:t>
            </w:r>
            <w:r w:rsidRPr="00902F9C">
              <w:rPr>
                <w:sz w:val="16"/>
                <w:szCs w:val="16"/>
              </w:rPr>
              <w:t xml:space="preserve">asthmatic inflammatory response </w:t>
            </w:r>
            <w:hyperlink w:anchor="_ENREF_11" w:tooltip="Binia, 2013 #150" w:history="1">
              <w:r w:rsidR="007933CB" w:rsidRPr="00902F9C">
                <w:rPr>
                  <w:sz w:val="16"/>
                  <w:szCs w:val="16"/>
                </w:rPr>
                <w:fldChar w:fldCharType="begin">
                  <w:fldData xml:space="preserve">PEVuZE5vdGU+PENpdGU+PEF1dGhvcj5CaW5pYTwvQXV0aG9yPjxZZWFyPjIwMTM8L1llYXI+PFJl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</w:fldData>
                </w:fldChar>
              </w:r>
              <w:r w:rsidR="007933CB">
                <w:rPr>
                  <w:sz w:val="16"/>
                  <w:szCs w:val="16"/>
                </w:rPr>
                <w:instrText xml:space="preserve"> ADDIN EN.CITE </w:instrText>
              </w:r>
              <w:r w:rsidR="007933CB">
                <w:rPr>
                  <w:sz w:val="16"/>
                  <w:szCs w:val="16"/>
                </w:rPr>
                <w:fldChar w:fldCharType="begin">
                  <w:fldData xml:space="preserve">PEVuZE5vdGU+PENpdGU+PEF1dGhvcj5CaW5pYTwvQXV0aG9yPjxZZWFyPjIwMTM8L1llYXI+PFJl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</w:fldData>
                </w:fldChar>
              </w:r>
              <w:r w:rsidR="007933CB">
                <w:rPr>
                  <w:sz w:val="16"/>
                  <w:szCs w:val="16"/>
                </w:rPr>
                <w:instrText xml:space="preserve"> ADDIN EN.CITE.DATA </w:instrText>
              </w:r>
              <w:r w:rsidR="007933CB">
                <w:rPr>
                  <w:sz w:val="16"/>
                  <w:szCs w:val="16"/>
                </w:rPr>
              </w:r>
              <w:r w:rsidR="007933CB">
                <w:rPr>
                  <w:sz w:val="16"/>
                  <w:szCs w:val="16"/>
                </w:rPr>
                <w:fldChar w:fldCharType="end"/>
              </w:r>
              <w:r w:rsidR="007933CB" w:rsidRPr="00902F9C">
                <w:rPr>
                  <w:sz w:val="16"/>
                  <w:szCs w:val="16"/>
                </w:rPr>
              </w:r>
              <w:r w:rsidR="007933CB" w:rsidRPr="00902F9C">
                <w:rPr>
                  <w:sz w:val="16"/>
                  <w:szCs w:val="16"/>
                </w:rPr>
                <w:fldChar w:fldCharType="separate"/>
              </w:r>
              <w:r w:rsidR="007933CB" w:rsidRPr="007933CB">
                <w:rPr>
                  <w:noProof/>
                  <w:sz w:val="16"/>
                  <w:szCs w:val="16"/>
                  <w:vertAlign w:val="superscript"/>
                </w:rPr>
                <w:t>11</w:t>
              </w:r>
              <w:r w:rsidR="007933CB" w:rsidRPr="00902F9C">
                <w:rPr>
                  <w:sz w:val="16"/>
                  <w:szCs w:val="16"/>
                </w:rPr>
                <w:fldChar w:fldCharType="end"/>
              </w:r>
            </w:hyperlink>
          </w:p>
        </w:tc>
      </w:tr>
    </w:tbl>
    <w:p w:rsidR="00CC7270" w:rsidRDefault="00CC7270" w:rsidP="00CC7270">
      <w:pPr>
        <w:spacing w:line="480" w:lineRule="auto"/>
        <w:jc w:val="both"/>
      </w:pPr>
    </w:p>
    <w:p w:rsidR="007933CB" w:rsidRDefault="001B046C">
      <w:r>
        <w:t>References:</w:t>
      </w:r>
    </w:p>
    <w:p w:rsidR="007933CB" w:rsidRDefault="007933CB"/>
    <w:p w:rsidR="007933CB" w:rsidRPr="007933CB" w:rsidRDefault="007933CB" w:rsidP="007933CB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7933CB">
        <w:t>1</w:t>
      </w:r>
      <w:r w:rsidRPr="007933CB">
        <w:tab/>
        <w:t xml:space="preserve">Zhang, R., Wang, L., Pan, J.-h. &amp; Han, J. A critical role of E2F transcription factor 2 in proinflammatory cytokines-dependent proliferation and invasiveness of fibroblast-like synoviocytes in rheumatoid Arthritis. </w:t>
      </w:r>
      <w:r w:rsidRPr="007933CB">
        <w:rPr>
          <w:i/>
        </w:rPr>
        <w:t>Scientific Reports</w:t>
      </w:r>
      <w:r w:rsidRPr="007933CB">
        <w:t xml:space="preserve"> </w:t>
      </w:r>
      <w:r w:rsidRPr="007933CB">
        <w:rPr>
          <w:b/>
        </w:rPr>
        <w:t>8</w:t>
      </w:r>
      <w:r w:rsidRPr="007933CB">
        <w:t>, 2623, doi:10.1038/s41598-018-20782-7 (2018).</w:t>
      </w:r>
      <w:bookmarkEnd w:id="1"/>
    </w:p>
    <w:p w:rsidR="007933CB" w:rsidRPr="007933CB" w:rsidRDefault="007933CB" w:rsidP="007933CB">
      <w:pPr>
        <w:pStyle w:val="EndNoteBibliography"/>
        <w:ind w:left="720" w:hanging="720"/>
      </w:pPr>
      <w:bookmarkStart w:id="2" w:name="_ENREF_2"/>
      <w:r w:rsidRPr="007933CB">
        <w:t>2</w:t>
      </w:r>
      <w:r w:rsidRPr="007933CB">
        <w:tab/>
        <w:t xml:space="preserve">Taefehshokr, S., Key, Y. A., Khakpour, M., Dadebighlu, P. &amp; Oveisi, A. Early growth response 2 and Egr3 are unique regulators in immune system. </w:t>
      </w:r>
      <w:r w:rsidRPr="007933CB">
        <w:rPr>
          <w:i/>
        </w:rPr>
        <w:t>Cent Eur J Immunol</w:t>
      </w:r>
      <w:r w:rsidRPr="007933CB">
        <w:t xml:space="preserve"> </w:t>
      </w:r>
      <w:r w:rsidRPr="007933CB">
        <w:rPr>
          <w:b/>
        </w:rPr>
        <w:t>42</w:t>
      </w:r>
      <w:r w:rsidRPr="007933CB">
        <w:t>, 205-209, doi:10.5114/ceji.2017.69363 (2017).</w:t>
      </w:r>
      <w:bookmarkEnd w:id="2"/>
    </w:p>
    <w:p w:rsidR="007933CB" w:rsidRPr="007933CB" w:rsidRDefault="007933CB" w:rsidP="007933CB">
      <w:pPr>
        <w:pStyle w:val="EndNoteBibliography"/>
        <w:ind w:left="720" w:hanging="720"/>
      </w:pPr>
      <w:bookmarkStart w:id="3" w:name="_ENREF_3"/>
      <w:r w:rsidRPr="007933CB">
        <w:t>3</w:t>
      </w:r>
      <w:r w:rsidRPr="007933CB">
        <w:tab/>
        <w:t>Jin, W.-J.</w:t>
      </w:r>
      <w:r w:rsidRPr="007933CB">
        <w:rPr>
          <w:i/>
        </w:rPr>
        <w:t xml:space="preserve"> et al.</w:t>
      </w:r>
      <w:r w:rsidRPr="007933CB">
        <w:t xml:space="preserve"> Downregulation of the AU-rich RNA-binding protein ZFP36 in chronic HBV patients: implications for anti-inflammatory therapy. </w:t>
      </w:r>
      <w:r w:rsidRPr="007933CB">
        <w:rPr>
          <w:i/>
        </w:rPr>
        <w:t>PloS one</w:t>
      </w:r>
      <w:r w:rsidRPr="007933CB">
        <w:t xml:space="preserve"> </w:t>
      </w:r>
      <w:r w:rsidRPr="007933CB">
        <w:rPr>
          <w:b/>
        </w:rPr>
        <w:t>7</w:t>
      </w:r>
      <w:r w:rsidRPr="007933CB">
        <w:t>, e33356-e33356, doi:10.1371/journal.pone.0033356 (2012).</w:t>
      </w:r>
      <w:bookmarkEnd w:id="3"/>
    </w:p>
    <w:p w:rsidR="007933CB" w:rsidRPr="007933CB" w:rsidRDefault="007933CB" w:rsidP="007933CB">
      <w:pPr>
        <w:pStyle w:val="EndNoteBibliography"/>
        <w:ind w:left="720" w:hanging="720"/>
      </w:pPr>
      <w:bookmarkStart w:id="4" w:name="_ENREF_4"/>
      <w:r w:rsidRPr="007933CB">
        <w:t>4</w:t>
      </w:r>
      <w:r w:rsidRPr="007933CB">
        <w:tab/>
        <w:t xml:space="preserve">Flajollet, S., Poras, I., Carosella, E. D. &amp; Moreau, P. RREB-1 is a transcriptional repressor of HLA-G. </w:t>
      </w:r>
      <w:r w:rsidRPr="007933CB">
        <w:rPr>
          <w:i/>
        </w:rPr>
        <w:t>J Immunol</w:t>
      </w:r>
      <w:r w:rsidRPr="007933CB">
        <w:t xml:space="preserve"> </w:t>
      </w:r>
      <w:r w:rsidRPr="007933CB">
        <w:rPr>
          <w:b/>
        </w:rPr>
        <w:t>183</w:t>
      </w:r>
      <w:r w:rsidRPr="007933CB">
        <w:t>, 6948-6959, doi:10.4049/jimmunol.0902053 (2009).</w:t>
      </w:r>
      <w:bookmarkEnd w:id="4"/>
    </w:p>
    <w:p w:rsidR="007933CB" w:rsidRPr="007933CB" w:rsidRDefault="007933CB" w:rsidP="007933CB">
      <w:pPr>
        <w:pStyle w:val="EndNoteBibliography"/>
        <w:ind w:left="720" w:hanging="720"/>
      </w:pPr>
      <w:bookmarkStart w:id="5" w:name="_ENREF_5"/>
      <w:r w:rsidRPr="007933CB">
        <w:t>5</w:t>
      </w:r>
      <w:r w:rsidRPr="007933CB">
        <w:tab/>
        <w:t xml:space="preserve">Chen, X., Gao, B., Ponnusamy, M., Lin, Z. &amp; Liu, J. MEF2 signaling and human diseases. </w:t>
      </w:r>
      <w:r w:rsidRPr="007933CB">
        <w:rPr>
          <w:i/>
        </w:rPr>
        <w:t>Oncotarget</w:t>
      </w:r>
      <w:r w:rsidRPr="007933CB">
        <w:t xml:space="preserve"> </w:t>
      </w:r>
      <w:r w:rsidRPr="007933CB">
        <w:rPr>
          <w:b/>
        </w:rPr>
        <w:t>8</w:t>
      </w:r>
      <w:r w:rsidRPr="007933CB">
        <w:t xml:space="preserve"> (2017).</w:t>
      </w:r>
      <w:bookmarkEnd w:id="5"/>
    </w:p>
    <w:p w:rsidR="007933CB" w:rsidRPr="007933CB" w:rsidRDefault="007933CB" w:rsidP="007933CB">
      <w:pPr>
        <w:pStyle w:val="EndNoteBibliography"/>
        <w:ind w:left="720" w:hanging="720"/>
      </w:pPr>
      <w:bookmarkStart w:id="6" w:name="_ENREF_6"/>
      <w:r w:rsidRPr="007933CB">
        <w:t>6</w:t>
      </w:r>
      <w:r w:rsidRPr="007933CB">
        <w:tab/>
        <w:t>Xu, X.</w:t>
      </w:r>
      <w:r w:rsidRPr="007933CB">
        <w:rPr>
          <w:i/>
        </w:rPr>
        <w:t xml:space="preserve"> et al.</w:t>
      </w:r>
      <w:r w:rsidRPr="007933CB">
        <w:t xml:space="preserve"> EVI1 acts as an inducible negative-feedback regulator of NF-kappaB by inhibiting p65 acetylation. </w:t>
      </w:r>
      <w:r w:rsidRPr="007933CB">
        <w:rPr>
          <w:i/>
        </w:rPr>
        <w:t>J Immunol</w:t>
      </w:r>
      <w:r w:rsidRPr="007933CB">
        <w:t xml:space="preserve"> </w:t>
      </w:r>
      <w:r w:rsidRPr="007933CB">
        <w:rPr>
          <w:b/>
        </w:rPr>
        <w:t>188</w:t>
      </w:r>
      <w:r w:rsidRPr="007933CB">
        <w:t>, 6371-6380, doi:10.4049/jimmunol.1103527 (2012).</w:t>
      </w:r>
      <w:bookmarkEnd w:id="6"/>
    </w:p>
    <w:p w:rsidR="007933CB" w:rsidRPr="007933CB" w:rsidRDefault="007933CB" w:rsidP="007933CB">
      <w:pPr>
        <w:pStyle w:val="EndNoteBibliography"/>
        <w:ind w:left="720" w:hanging="720"/>
      </w:pPr>
      <w:bookmarkStart w:id="7" w:name="_ENREF_7"/>
      <w:r w:rsidRPr="007933CB">
        <w:t>7</w:t>
      </w:r>
      <w:r w:rsidRPr="007933CB">
        <w:tab/>
        <w:t>Renga, B.</w:t>
      </w:r>
      <w:r w:rsidRPr="007933CB">
        <w:rPr>
          <w:i/>
        </w:rPr>
        <w:t xml:space="preserve"> et al.</w:t>
      </w:r>
      <w:r w:rsidRPr="007933CB">
        <w:t xml:space="preserve"> The bile acid sensor FXR is required for immune-regulatory activities of TLR-9 in intestinal inflammation. </w:t>
      </w:r>
      <w:r w:rsidRPr="007933CB">
        <w:rPr>
          <w:i/>
        </w:rPr>
        <w:t>PloS one</w:t>
      </w:r>
      <w:r w:rsidRPr="007933CB">
        <w:t xml:space="preserve"> </w:t>
      </w:r>
      <w:r w:rsidRPr="007933CB">
        <w:rPr>
          <w:b/>
        </w:rPr>
        <w:t>8</w:t>
      </w:r>
      <w:r w:rsidRPr="007933CB">
        <w:t>, e54472-e54472, doi:10.1371/journal.pone.0054472 (2013).</w:t>
      </w:r>
      <w:bookmarkEnd w:id="7"/>
    </w:p>
    <w:p w:rsidR="007933CB" w:rsidRPr="007933CB" w:rsidRDefault="007933CB" w:rsidP="007933CB">
      <w:pPr>
        <w:pStyle w:val="EndNoteBibliography"/>
        <w:ind w:left="720" w:hanging="720"/>
      </w:pPr>
      <w:bookmarkStart w:id="8" w:name="_ENREF_8"/>
      <w:r w:rsidRPr="007933CB">
        <w:t>8</w:t>
      </w:r>
      <w:r w:rsidRPr="007933CB">
        <w:tab/>
        <w:t>Fang, W.-F.</w:t>
      </w:r>
      <w:r w:rsidRPr="007933CB">
        <w:rPr>
          <w:i/>
        </w:rPr>
        <w:t xml:space="preserve"> et al.</w:t>
      </w:r>
      <w:r w:rsidRPr="007933CB">
        <w:t xml:space="preserve"> Histone deacetylase 2 (HDAC2) attenuates lipopolysaccharide (LPS)-induced inflammation by regulating PAI-1 expression. </w:t>
      </w:r>
      <w:r w:rsidRPr="007933CB">
        <w:rPr>
          <w:i/>
        </w:rPr>
        <w:t>Journal of Inflammation</w:t>
      </w:r>
      <w:r w:rsidRPr="007933CB">
        <w:t xml:space="preserve"> </w:t>
      </w:r>
      <w:r w:rsidRPr="007933CB">
        <w:rPr>
          <w:b/>
        </w:rPr>
        <w:t>15</w:t>
      </w:r>
      <w:r w:rsidRPr="007933CB">
        <w:t>, 3, doi:10.1186/s12950-018-0179-6 (2018).</w:t>
      </w:r>
      <w:bookmarkEnd w:id="8"/>
    </w:p>
    <w:p w:rsidR="007933CB" w:rsidRPr="007933CB" w:rsidRDefault="007933CB" w:rsidP="007933CB">
      <w:pPr>
        <w:pStyle w:val="EndNoteBibliography"/>
        <w:ind w:left="720" w:hanging="720"/>
      </w:pPr>
      <w:bookmarkStart w:id="9" w:name="_ENREF_9"/>
      <w:r w:rsidRPr="007933CB">
        <w:t>9</w:t>
      </w:r>
      <w:r w:rsidRPr="007933CB">
        <w:tab/>
        <w:t xml:space="preserve">Yang, J., Tian, B. &amp; Brasier, A. R. in </w:t>
      </w:r>
      <w:r w:rsidRPr="007933CB">
        <w:rPr>
          <w:i/>
        </w:rPr>
        <w:t>Advances in Protein Chemistry and Structural Biology</w:t>
      </w:r>
      <w:r w:rsidRPr="007933CB">
        <w:t xml:space="preserve"> Vol. 107  (ed Rossen Donev)  1-36 (Academic Press, 2017).</w:t>
      </w:r>
      <w:bookmarkEnd w:id="9"/>
    </w:p>
    <w:p w:rsidR="007933CB" w:rsidRPr="007933CB" w:rsidRDefault="007933CB" w:rsidP="007933CB">
      <w:pPr>
        <w:pStyle w:val="EndNoteBibliography"/>
        <w:ind w:left="720" w:hanging="720"/>
      </w:pPr>
      <w:bookmarkStart w:id="10" w:name="_ENREF_10"/>
      <w:r w:rsidRPr="007933CB">
        <w:t>10</w:t>
      </w:r>
      <w:r w:rsidRPr="007933CB">
        <w:tab/>
        <w:t>Dubey, P. K.</w:t>
      </w:r>
      <w:r w:rsidRPr="007933CB">
        <w:rPr>
          <w:i/>
        </w:rPr>
        <w:t xml:space="preserve"> et al.</w:t>
      </w:r>
      <w:r w:rsidRPr="007933CB">
        <w:t xml:space="preserve"> Arid5a-deficient mice are highly resistant to bleomycin-induced lung injury. </w:t>
      </w:r>
      <w:r w:rsidRPr="007933CB">
        <w:rPr>
          <w:i/>
        </w:rPr>
        <w:t>International Immunology</w:t>
      </w:r>
      <w:r w:rsidRPr="007933CB">
        <w:t xml:space="preserve"> </w:t>
      </w:r>
      <w:r w:rsidRPr="007933CB">
        <w:rPr>
          <w:b/>
        </w:rPr>
        <w:t>29</w:t>
      </w:r>
      <w:r w:rsidRPr="007933CB">
        <w:t>, 79-85, doi:10.1093/intimm/dxx004 (2017).</w:t>
      </w:r>
      <w:bookmarkEnd w:id="10"/>
    </w:p>
    <w:p w:rsidR="007933CB" w:rsidRPr="007933CB" w:rsidRDefault="007933CB" w:rsidP="007933CB">
      <w:pPr>
        <w:pStyle w:val="EndNoteBibliography"/>
        <w:ind w:left="720" w:hanging="720"/>
      </w:pPr>
      <w:bookmarkStart w:id="11" w:name="_ENREF_11"/>
      <w:r w:rsidRPr="007933CB">
        <w:t>11</w:t>
      </w:r>
      <w:r w:rsidRPr="007933CB">
        <w:tab/>
        <w:t>Binia, A.</w:t>
      </w:r>
      <w:r w:rsidRPr="007933CB">
        <w:rPr>
          <w:i/>
        </w:rPr>
        <w:t xml:space="preserve"> et al.</w:t>
      </w:r>
      <w:r w:rsidRPr="007933CB">
        <w:t xml:space="preserve"> A polymorphism affecting MYB binding within the promoter of the PDCD4 gene is associated with severe asthma in children. </w:t>
      </w:r>
      <w:r w:rsidRPr="007933CB">
        <w:rPr>
          <w:i/>
        </w:rPr>
        <w:t>Hum Mutat</w:t>
      </w:r>
      <w:r w:rsidRPr="007933CB">
        <w:t xml:space="preserve"> </w:t>
      </w:r>
      <w:r w:rsidRPr="007933CB">
        <w:rPr>
          <w:b/>
        </w:rPr>
        <w:t>34</w:t>
      </w:r>
      <w:r w:rsidRPr="007933CB">
        <w:t>, 1131-1139, doi:10.1002/humu.22340 (2013).</w:t>
      </w:r>
      <w:bookmarkEnd w:id="11"/>
    </w:p>
    <w:p w:rsidR="00874670" w:rsidRDefault="007933CB">
      <w:r>
        <w:fldChar w:fldCharType="end"/>
      </w:r>
    </w:p>
    <w:sectPr w:rsidR="00874670" w:rsidSect="001E4A43">
      <w:headerReference w:type="default" r:id="rId7"/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E6EB5" w:rsidRDefault="00EE6EB5">
      <w:r>
        <w:separator/>
      </w:r>
    </w:p>
  </w:endnote>
  <w:endnote w:type="continuationSeparator" w:id="0">
    <w:p w:rsidR="00EE6EB5" w:rsidRDefault="00EE6E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3164F" w:rsidRPr="00B0720A" w:rsidRDefault="00E3164F">
    <w:pPr>
      <w:pStyle w:val="Footer"/>
      <w:rPr>
        <w:sz w:val="16"/>
        <w:szCs w:val="16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E6EB5" w:rsidRDefault="00EE6EB5">
      <w:r>
        <w:separator/>
      </w:r>
    </w:p>
  </w:footnote>
  <w:footnote w:type="continuationSeparator" w:id="0">
    <w:p w:rsidR="00EE6EB5" w:rsidRDefault="00EE6EB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171996769"/>
      <w:docPartObj>
        <w:docPartGallery w:val="Page Numbers (Top of Page)"/>
        <w:docPartUnique/>
      </w:docPartObj>
    </w:sdtPr>
    <w:sdtEndPr>
      <w:rPr>
        <w:noProof/>
      </w:rPr>
    </w:sdtEndPr>
    <w:sdtContent>
      <w:p w:rsidR="00E3164F" w:rsidRDefault="00E3164F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E6EB5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E3164F" w:rsidRDefault="00E3164F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C7270"/>
    <w:rsid w:val="0001291A"/>
    <w:rsid w:val="00055BD5"/>
    <w:rsid w:val="00056D40"/>
    <w:rsid w:val="00076C04"/>
    <w:rsid w:val="000926F1"/>
    <w:rsid w:val="000A07E8"/>
    <w:rsid w:val="000B4D1F"/>
    <w:rsid w:val="001776B4"/>
    <w:rsid w:val="00194D1D"/>
    <w:rsid w:val="001B046C"/>
    <w:rsid w:val="001B4272"/>
    <w:rsid w:val="001E4A43"/>
    <w:rsid w:val="001F7738"/>
    <w:rsid w:val="00215678"/>
    <w:rsid w:val="00230F57"/>
    <w:rsid w:val="00271AF4"/>
    <w:rsid w:val="002C0732"/>
    <w:rsid w:val="002C4F03"/>
    <w:rsid w:val="002F7310"/>
    <w:rsid w:val="0030002D"/>
    <w:rsid w:val="00301634"/>
    <w:rsid w:val="00342954"/>
    <w:rsid w:val="003A3ABC"/>
    <w:rsid w:val="003B19C5"/>
    <w:rsid w:val="003E5BDA"/>
    <w:rsid w:val="003F32B1"/>
    <w:rsid w:val="00401B6F"/>
    <w:rsid w:val="004252B1"/>
    <w:rsid w:val="00426B60"/>
    <w:rsid w:val="00491837"/>
    <w:rsid w:val="00512EDD"/>
    <w:rsid w:val="005250AB"/>
    <w:rsid w:val="00566927"/>
    <w:rsid w:val="005902A2"/>
    <w:rsid w:val="0062221D"/>
    <w:rsid w:val="006433C0"/>
    <w:rsid w:val="006B59FE"/>
    <w:rsid w:val="006E198E"/>
    <w:rsid w:val="0072560D"/>
    <w:rsid w:val="0072702C"/>
    <w:rsid w:val="00731978"/>
    <w:rsid w:val="007933CB"/>
    <w:rsid w:val="007C2C23"/>
    <w:rsid w:val="007D572D"/>
    <w:rsid w:val="0085578D"/>
    <w:rsid w:val="00864D4C"/>
    <w:rsid w:val="00874670"/>
    <w:rsid w:val="008755B8"/>
    <w:rsid w:val="00875A3C"/>
    <w:rsid w:val="008D5458"/>
    <w:rsid w:val="008E25AA"/>
    <w:rsid w:val="008E7AF7"/>
    <w:rsid w:val="00952005"/>
    <w:rsid w:val="00997D51"/>
    <w:rsid w:val="009D2326"/>
    <w:rsid w:val="00A04DAB"/>
    <w:rsid w:val="00A20AF1"/>
    <w:rsid w:val="00AE0AC6"/>
    <w:rsid w:val="00AE3EF1"/>
    <w:rsid w:val="00B0720A"/>
    <w:rsid w:val="00B867FD"/>
    <w:rsid w:val="00B917D8"/>
    <w:rsid w:val="00B9318D"/>
    <w:rsid w:val="00BE23C9"/>
    <w:rsid w:val="00C076AD"/>
    <w:rsid w:val="00C10048"/>
    <w:rsid w:val="00C61B37"/>
    <w:rsid w:val="00CB3E86"/>
    <w:rsid w:val="00CC7270"/>
    <w:rsid w:val="00CF280A"/>
    <w:rsid w:val="00D02694"/>
    <w:rsid w:val="00D11CA6"/>
    <w:rsid w:val="00D213DD"/>
    <w:rsid w:val="00D57DB4"/>
    <w:rsid w:val="00DC30AD"/>
    <w:rsid w:val="00DD1D00"/>
    <w:rsid w:val="00E3164F"/>
    <w:rsid w:val="00E405AF"/>
    <w:rsid w:val="00E707A1"/>
    <w:rsid w:val="00EE6EB5"/>
    <w:rsid w:val="00F021F3"/>
    <w:rsid w:val="00F22EF0"/>
    <w:rsid w:val="00F30484"/>
    <w:rsid w:val="00F47D21"/>
    <w:rsid w:val="00F841F5"/>
    <w:rsid w:val="00FD6ECB"/>
    <w:rsid w:val="00FF0E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2837BB"/>
  <w15:chartTrackingRefBased/>
  <w15:docId w15:val="{D5D5C496-2A82-4002-A97E-C7545DB10D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0002D"/>
    <w:pPr>
      <w:spacing w:after="0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unhideWhenUsed/>
    <w:rsid w:val="00CC727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CC7270"/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table" w:styleId="TableGrid">
    <w:name w:val="Table Grid"/>
    <w:basedOn w:val="TableNormal"/>
    <w:uiPriority w:val="39"/>
    <w:rsid w:val="00CC7270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CC727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C7270"/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character" w:styleId="Emphasis">
    <w:name w:val="Emphasis"/>
    <w:basedOn w:val="DefaultParagraphFont"/>
    <w:uiPriority w:val="20"/>
    <w:qFormat/>
    <w:rsid w:val="00CC7270"/>
    <w:rPr>
      <w:i/>
      <w:iCs/>
    </w:rPr>
  </w:style>
  <w:style w:type="paragraph" w:styleId="Footer">
    <w:name w:val="footer"/>
    <w:basedOn w:val="Normal"/>
    <w:link w:val="FooterChar"/>
    <w:uiPriority w:val="99"/>
    <w:unhideWhenUsed/>
    <w:rsid w:val="003A3AB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A3ABC"/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720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720A"/>
    <w:rPr>
      <w:rFonts w:ascii="Segoe UI" w:eastAsia="Times New Roman" w:hAnsi="Segoe UI" w:cs="Segoe UI"/>
      <w:kern w:val="0"/>
      <w:sz w:val="18"/>
      <w:szCs w:val="18"/>
      <w14:ligatures w14:val="none"/>
    </w:rPr>
  </w:style>
  <w:style w:type="character" w:styleId="LineNumber">
    <w:name w:val="line number"/>
    <w:basedOn w:val="DefaultParagraphFont"/>
    <w:uiPriority w:val="99"/>
    <w:semiHidden/>
    <w:unhideWhenUsed/>
    <w:rsid w:val="0030002D"/>
  </w:style>
  <w:style w:type="paragraph" w:customStyle="1" w:styleId="EndNoteBibliographyTitle">
    <w:name w:val="EndNote Bibliography Title"/>
    <w:basedOn w:val="Normal"/>
    <w:link w:val="EndNoteBibliographyTitleChar"/>
    <w:rsid w:val="007933CB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933CB"/>
    <w:rPr>
      <w:rFonts w:ascii="Times New Roman" w:eastAsia="Times New Roman" w:hAnsi="Times New Roman" w:cs="Times New Roman"/>
      <w:noProof/>
      <w:kern w:val="0"/>
      <w:sz w:val="24"/>
      <w:szCs w:val="24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7933CB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933CB"/>
    <w:rPr>
      <w:rFonts w:ascii="Times New Roman" w:eastAsia="Times New Roman" w:hAnsi="Times New Roman" w:cs="Times New Roman"/>
      <w:noProof/>
      <w:kern w:val="0"/>
      <w:sz w:val="24"/>
      <w:szCs w:val="24"/>
      <w14:ligatures w14:val="none"/>
    </w:rPr>
  </w:style>
  <w:style w:type="character" w:styleId="Hyperlink">
    <w:name w:val="Hyperlink"/>
    <w:basedOn w:val="DefaultParagraphFont"/>
    <w:uiPriority w:val="99"/>
    <w:unhideWhenUsed/>
    <w:rsid w:val="007933CB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4DA946-4113-420F-923C-DCE60A3FCB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1897</Words>
  <Characters>10817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uhair Baloch</dc:creator>
  <cp:keywords/>
  <dc:description/>
  <cp:lastModifiedBy>hp</cp:lastModifiedBy>
  <cp:revision>9</cp:revision>
  <dcterms:created xsi:type="dcterms:W3CDTF">2025-08-25T18:11:00Z</dcterms:created>
  <dcterms:modified xsi:type="dcterms:W3CDTF">2025-08-27T09:40:00Z</dcterms:modified>
</cp:coreProperties>
</file>